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6B75ED8F" w14:textId="4613EC57" w:rsidR="00E41BA2" w:rsidRPr="00E41BA2" w:rsidRDefault="00BE78B2">
      <w:pPr>
        <w:rPr>
          <w:b/>
          <w:sz w:val="28"/>
        </w:rPr>
      </w:pPr>
      <w:r>
        <w:rPr>
          <w:b/>
          <w:sz w:val="28"/>
        </w:rPr>
        <w:t>G</w:t>
      </w:r>
      <w:bookmarkStart w:id="0" w:name="_GoBack"/>
      <w:bookmarkEnd w:id="0"/>
      <w:r w:rsidR="00E41BA2" w:rsidRPr="00E41BA2">
        <w:rPr>
          <w:b/>
          <w:sz w:val="28"/>
        </w:rPr>
        <w:t>ut microbiota wheat</w:t>
      </w:r>
      <w:r>
        <w:rPr>
          <w:b/>
          <w:sz w:val="28"/>
        </w:rPr>
        <w:t xml:space="preserve">- gluten- </w:t>
      </w:r>
      <w:r w:rsidR="00E41BA2" w:rsidRPr="00E41BA2">
        <w:rPr>
          <w:b/>
          <w:sz w:val="28"/>
        </w:rPr>
        <w:t>celiac</w:t>
      </w:r>
      <w:r>
        <w:rPr>
          <w:b/>
          <w:sz w:val="28"/>
        </w:rPr>
        <w:t xml:space="preserve"> disease</w:t>
      </w:r>
    </w:p>
    <w:p w14:paraId="5C44AE17" w14:textId="0C2E68C4" w:rsidR="00E41BA2" w:rsidRDefault="00E41BA2">
      <w:r>
        <w:fldChar w:fldCharType="begin">
          <w:fldData xml:space="preserve">PEVuZE5vdGU+PENpdGU+PEF1dGhvcj5Ba2lyb3Y8L0F1dGhvcj48WWVhcj4yMDE1PC9ZZWFyPjxS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</w:fldData>
        </w:fldChar>
      </w:r>
      <w:r>
        <w:instrText xml:space="preserve"> ADDIN EN.CITE </w:instrText>
      </w:r>
      <w:r>
        <w:fldChar w:fldCharType="begin">
          <w:fldData xml:space="preserve">PEVuZE5vdGU+PENpdGU+PEF1dGhvcj5Ba2lyb3Y8L0F1dGhvcj48WWVhcj4yMDE1PC9ZZWFyPjxS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</w:fldData>
        </w:fldChar>
      </w:r>
      <w:r>
        <w:instrText xml:space="preserve"> ADDIN EN.CITE.DATA </w:instrText>
      </w:r>
      <w:r>
        <w:fldChar w:fldCharType="end"/>
      </w:r>
      <w:r>
        <w:fldChar w:fldCharType="separate"/>
      </w:r>
      <w:r>
        <w:rPr>
          <w:noProof/>
        </w:rPr>
        <w:t>(1-13)</w:t>
      </w:r>
      <w:r>
        <w:fldChar w:fldCharType="end"/>
      </w:r>
    </w:p>
    <w:p w14:paraId="56E0A4D9" w14:textId="77777777" w:rsidR="00E41BA2" w:rsidRDefault="00E41BA2"/>
    <w:p w14:paraId="5E47EE75" w14:textId="77777777" w:rsidR="00E41BA2" w:rsidRPr="00E41BA2" w:rsidRDefault="00E41BA2" w:rsidP="00E41BA2">
      <w:pPr>
        <w:pStyle w:val="EndNoteBibliography"/>
        <w:spacing w:after="0"/>
      </w:pPr>
      <w:r>
        <w:fldChar w:fldCharType="begin"/>
      </w:r>
      <w:r>
        <w:instrText xml:space="preserve"> ADDIN EN.REFLIST </w:instrText>
      </w:r>
      <w:r>
        <w:fldChar w:fldCharType="separate"/>
      </w:r>
      <w:r w:rsidRPr="00E41BA2">
        <w:t>1.</w:t>
      </w:r>
      <w:r w:rsidRPr="00E41BA2">
        <w:tab/>
        <w:t>Akirov A, Pinhas-Hamiel O. Co-occurrence of type 1 diabetes mellitus and celiac disease. World journal of diabetes. 2015;6(5):707.</w:t>
      </w:r>
    </w:p>
    <w:p w14:paraId="47D61D37" w14:textId="77777777" w:rsidR="00E41BA2" w:rsidRPr="00E41BA2" w:rsidRDefault="00E41BA2" w:rsidP="00E41BA2">
      <w:pPr>
        <w:pStyle w:val="EndNoteBibliography"/>
        <w:spacing w:after="0"/>
      </w:pPr>
      <w:r w:rsidRPr="00E41BA2">
        <w:t>2.</w:t>
      </w:r>
      <w:r w:rsidRPr="00E41BA2">
        <w:tab/>
        <w:t>Bakker SF, Tushuizen ME, Blomberg BM, Bontkes HJ, Mulder CJ, Simsek S. Screening for coeliac disease in adult patients with type 1 diabetes mellitus: myths, facts and controversy. Diabetology &amp; metabolic syndrome. 2016;8(1):51.</w:t>
      </w:r>
    </w:p>
    <w:p w14:paraId="591C0F0A" w14:textId="77777777" w:rsidR="00E41BA2" w:rsidRPr="00E41BA2" w:rsidRDefault="00E41BA2" w:rsidP="00E41BA2">
      <w:pPr>
        <w:pStyle w:val="EndNoteBibliography"/>
        <w:spacing w:after="0"/>
      </w:pPr>
      <w:r w:rsidRPr="00E41BA2">
        <w:t>3.</w:t>
      </w:r>
      <w:r w:rsidRPr="00E41BA2">
        <w:tab/>
        <w:t>Clemente JC, Ursell LK, Parfrey LW, Knight R. The impact of the gut microbiota on human health: an integrative view. Cell. 2012;148(6):1258-70.</w:t>
      </w:r>
    </w:p>
    <w:p w14:paraId="73520556" w14:textId="77777777" w:rsidR="00E41BA2" w:rsidRPr="00E41BA2" w:rsidRDefault="00E41BA2" w:rsidP="00E41BA2">
      <w:pPr>
        <w:pStyle w:val="EndNoteBibliography"/>
        <w:spacing w:after="0"/>
      </w:pPr>
      <w:r w:rsidRPr="00E41BA2">
        <w:t>4.</w:t>
      </w:r>
      <w:r w:rsidRPr="00E41BA2">
        <w:tab/>
        <w:t>Debelius J, Song SJ, Vazquez-Baeza Y, Xu ZZ, Gonzalez A, Knight R. Tiny microbes, enormous impacts: what matters in gut microbiome studies? Genome biology. 2016;17(1):217.</w:t>
      </w:r>
    </w:p>
    <w:p w14:paraId="041C0626" w14:textId="77777777" w:rsidR="00E41BA2" w:rsidRPr="00E41BA2" w:rsidRDefault="00E41BA2" w:rsidP="00E41BA2">
      <w:pPr>
        <w:pStyle w:val="EndNoteBibliography"/>
        <w:spacing w:after="0"/>
      </w:pPr>
      <w:r w:rsidRPr="00E41BA2">
        <w:t>5.</w:t>
      </w:r>
      <w:r w:rsidRPr="00E41BA2">
        <w:tab/>
        <w:t>Francavilla R, Ercolini D, Piccolo M, Vannini L, Siragusa S, De Filippis F, et al. Salivary microbiota and metabolome associated with celiac disease. Applied and environmental microbiology. 2014;80(11):3416-25.</w:t>
      </w:r>
    </w:p>
    <w:p w14:paraId="6C8D2C2F" w14:textId="77777777" w:rsidR="00E41BA2" w:rsidRPr="00E41BA2" w:rsidRDefault="00E41BA2" w:rsidP="00E41BA2">
      <w:pPr>
        <w:pStyle w:val="EndNoteBibliography"/>
        <w:spacing w:after="0"/>
      </w:pPr>
      <w:r w:rsidRPr="00E41BA2">
        <w:t>6.</w:t>
      </w:r>
      <w:r w:rsidRPr="00E41BA2">
        <w:tab/>
        <w:t>Grigorescu I, Dumitrascu D. IMPLICATION OF GUT MICROBIOTA IN DIABETES MELLITUS AND OBESITY. Acta Endocrinologica (1841-0987). 2016;12(2).</w:t>
      </w:r>
    </w:p>
    <w:p w14:paraId="31B4335E" w14:textId="77777777" w:rsidR="00E41BA2" w:rsidRPr="00E41BA2" w:rsidRDefault="00E41BA2" w:rsidP="00E41BA2">
      <w:pPr>
        <w:pStyle w:val="EndNoteBibliography"/>
        <w:spacing w:after="0"/>
      </w:pPr>
      <w:r w:rsidRPr="00E41BA2">
        <w:t>7.</w:t>
      </w:r>
      <w:r w:rsidRPr="00E41BA2">
        <w:tab/>
        <w:t>Lillioja S, Neal AL, Tapsell L, Jacobs DR. Whole grains, type 2 diabetes, coronary heart disease, and hypertension: links to the aleurone preferred over indigestible fiber. Biofactors. 2013;39(3):242-58.</w:t>
      </w:r>
    </w:p>
    <w:p w14:paraId="4761DE74" w14:textId="77777777" w:rsidR="00E41BA2" w:rsidRPr="00E41BA2" w:rsidRDefault="00E41BA2" w:rsidP="00E41BA2">
      <w:pPr>
        <w:pStyle w:val="EndNoteBibliography"/>
        <w:spacing w:after="0"/>
      </w:pPr>
      <w:r w:rsidRPr="00E41BA2">
        <w:t>8.</w:t>
      </w:r>
      <w:r w:rsidRPr="00E41BA2">
        <w:tab/>
        <w:t>Nielsen DS, Krych Ł, Buschard K, Hansen CH, Hansen AK. Beyond genetics. Influence of dietary factors and gut microbiota on type 1 diabetes. FEBS letters. 2014;588(22):4234-43.</w:t>
      </w:r>
    </w:p>
    <w:p w14:paraId="2D278099" w14:textId="77777777" w:rsidR="00E41BA2" w:rsidRPr="00E41BA2" w:rsidRDefault="00E41BA2" w:rsidP="00E41BA2">
      <w:pPr>
        <w:pStyle w:val="EndNoteBibliography"/>
        <w:spacing w:after="0"/>
      </w:pPr>
      <w:r w:rsidRPr="00E41BA2">
        <w:t>9.</w:t>
      </w:r>
      <w:r w:rsidRPr="00E41BA2">
        <w:tab/>
        <w:t>Rossi M, Schwartz KB. Celiac disease and intestinal bacteria: not only gluten? Journal of leukocyte biology. 2010;87(5):749-51.</w:t>
      </w:r>
    </w:p>
    <w:p w14:paraId="60DCB1ED" w14:textId="77777777" w:rsidR="00E41BA2" w:rsidRPr="00E41BA2" w:rsidRDefault="00E41BA2" w:rsidP="00E41BA2">
      <w:pPr>
        <w:pStyle w:val="EndNoteBibliography"/>
        <w:spacing w:after="0"/>
      </w:pPr>
      <w:r w:rsidRPr="00E41BA2">
        <w:t>10.</w:t>
      </w:r>
      <w:r w:rsidRPr="00E41BA2">
        <w:tab/>
        <w:t>Schippa S, Iebba V, Barbato M, Di Nardo G, Totino V, Checchi MP, et al. A distinctive'microbial signature'in celiac pediatric patients. BMC microbiology. 2010;10(1):175.</w:t>
      </w:r>
    </w:p>
    <w:p w14:paraId="2420BB63" w14:textId="77777777" w:rsidR="00E41BA2" w:rsidRPr="00E41BA2" w:rsidRDefault="00E41BA2" w:rsidP="00E41BA2">
      <w:pPr>
        <w:pStyle w:val="EndNoteBibliography"/>
        <w:spacing w:after="0"/>
      </w:pPr>
      <w:r w:rsidRPr="00E41BA2">
        <w:t>11.</w:t>
      </w:r>
      <w:r w:rsidRPr="00E41BA2">
        <w:tab/>
        <w:t>Smith MI, Turpin W, Tyler AD, Silverberg MS, Croitoru K. Microbiome analysis–from technical advances to biological relevance. F1000prime reports. 2014;6.</w:t>
      </w:r>
    </w:p>
    <w:p w14:paraId="2640C5E0" w14:textId="77777777" w:rsidR="00E41BA2" w:rsidRPr="00E41BA2" w:rsidRDefault="00E41BA2" w:rsidP="00E41BA2">
      <w:pPr>
        <w:pStyle w:val="EndNoteBibliography"/>
        <w:spacing w:after="0"/>
      </w:pPr>
      <w:r w:rsidRPr="00E41BA2">
        <w:t>12.</w:t>
      </w:r>
      <w:r w:rsidRPr="00E41BA2">
        <w:tab/>
        <w:t>Tjellström B, Högberg L, Stenhammar L, Fälth-Magnusson K, Magnusson K-E, Norin E, et al. Faecal short-chain fatty acid pattern in childhood coeliac disease is normalised after more than one year's gluten-free diet. Microbial ecology in health and disease. 2013;24(1):20905.</w:t>
      </w:r>
    </w:p>
    <w:p w14:paraId="08F8E255" w14:textId="77777777" w:rsidR="00E41BA2" w:rsidRPr="00E41BA2" w:rsidRDefault="00E41BA2" w:rsidP="00E41BA2">
      <w:pPr>
        <w:pStyle w:val="EndNoteBibliography"/>
      </w:pPr>
      <w:r w:rsidRPr="00E41BA2">
        <w:t>13.</w:t>
      </w:r>
      <w:r w:rsidRPr="00E41BA2">
        <w:tab/>
        <w:t>Zhernakova A, Kurilshikov A, Bonder MJ, Tigchelaar EF, Schirmer M, Vatanen T, et al. Population-based metagenomics analysis reveals markers for gut microbiome composition and diversity. Science. 2016;352(6285):565-9.</w:t>
      </w:r>
    </w:p>
    <w:p w14:paraId="28FD4D23" w14:textId="30E980A4" w:rsidR="0046686D" w:rsidRDefault="00E41BA2">
      <w:r>
        <w:fldChar w:fldCharType="end"/>
      </w:r>
    </w:p>
    <w:sectPr w:rsidR="0046686D"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auto"/>
    <w:pitch w:val="variable"/>
    <w:sig w:usb0="E0002AEF" w:usb1="C0007841" w:usb2="00000009" w:usb3="00000000" w:csb0="000001F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ＭＳ 明朝">
    <w:charset w:val="4E"/>
    <w:family w:val="auto"/>
    <w:pitch w:val="variable"/>
    <w:sig w:usb0="E00002FF" w:usb1="6AC7FDFB" w:usb2="00000012" w:usb3="00000000" w:csb0="000200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Vancouver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5eaf02w27stafpe2xz1vt59os5x2tse2fe0r&quot;&gt;Endnote_Wow-gut microbiota wheat gluten  celiac&lt;record-ids&gt;&lt;item&gt;1&lt;/item&gt;&lt;item&gt;2&lt;/item&gt;&lt;item&gt;3&lt;/item&gt;&lt;item&gt;4&lt;/item&gt;&lt;item&gt;5&lt;/item&gt;&lt;item&gt;6&lt;/item&gt;&lt;item&gt;7&lt;/item&gt;&lt;item&gt;8&lt;/item&gt;&lt;item&gt;9&lt;/item&gt;&lt;item&gt;10&lt;/item&gt;&lt;item&gt;11&lt;/item&gt;&lt;item&gt;12&lt;/item&gt;&lt;item&gt;13&lt;/item&gt;&lt;/record-ids&gt;&lt;/item&gt;&lt;/Libraries&gt;"/>
  </w:docVars>
  <w:rsids>
    <w:rsidRoot w:val="00843FD1"/>
    <w:rsid w:val="0046686D"/>
    <w:rsid w:val="00843FD1"/>
    <w:rsid w:val="00BE78B2"/>
    <w:rsid w:val="00D47281"/>
    <w:rsid w:val="00E41BA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7"/>
    <o:shapelayout v:ext="edit">
      <o:idmap v:ext="edit" data="1"/>
    </o:shapelayout>
  </w:shapeDefaults>
  <w:decimalSymbol w:val=","/>
  <w:listSeparator w:val=";"/>
  <w14:docId w14:val="28C5A6E9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ajorHAnsi" w:eastAsiaTheme="minorHAnsi" w:hAnsiTheme="majorHAnsi" w:cstheme="minorBidi"/>
        <w:sz w:val="24"/>
        <w:szCs w:val="24"/>
        <w:lang w:val="en-US" w:eastAsia="en-US" w:bidi="ar-SA"/>
      </w:rPr>
    </w:rPrDefault>
    <w:pPrDefault>
      <w:pPr>
        <w:spacing w:after="120" w:line="360" w:lineRule="auto"/>
      </w:pPr>
    </w:pPrDefault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Note Level 1" w:semiHidden="0" w:unhideWhenUsed="0"/>
    <w:lsdException w:name="Note Level 2" w:semiHidden="0" w:unhideWhenUsed="0"/>
    <w:lsdException w:name="Note Level 3" w:semiHidden="0" w:unhideWhenUsed="0"/>
    <w:lsdException w:name="Note Level 4" w:semiHidden="0" w:unhideWhenUsed="0"/>
    <w:lsdException w:name="Note Level 5" w:semiHidden="0" w:unhideWhenUsed="0"/>
    <w:lsdException w:name="Note Level 6" w:semiHidden="0" w:unhideWhenUsed="0"/>
    <w:lsdException w:name="Note Level 7" w:semiHidden="0" w:unhideWhenUsed="0"/>
    <w:lsdException w:name="Note Level 8" w:semiHidden="0" w:unhideWhenUsed="0"/>
    <w:lsdException w:name="Note Level 9" w:semiHidden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D47281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Char"/>
    <w:rsid w:val="00E41BA2"/>
    <w:pPr>
      <w:spacing w:after="0"/>
      <w:jc w:val="center"/>
    </w:pPr>
    <w:rPr>
      <w:rFonts w:ascii="Times New Roman" w:hAnsi="Times New Roman" w:cs="Times New Roman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E41BA2"/>
    <w:rPr>
      <w:rFonts w:ascii="Times New Roman" w:hAnsi="Times New Roman" w:cs="Times New Roman"/>
      <w:noProof/>
    </w:rPr>
  </w:style>
  <w:style w:type="paragraph" w:customStyle="1" w:styleId="EndNoteBibliography">
    <w:name w:val="EndNote Bibliography"/>
    <w:basedOn w:val="Normal"/>
    <w:link w:val="EndNoteBibliographyChar"/>
    <w:rsid w:val="00E41BA2"/>
    <w:pPr>
      <w:spacing w:line="240" w:lineRule="auto"/>
    </w:pPr>
    <w:rPr>
      <w:rFonts w:ascii="Times New Roman" w:hAnsi="Times New Roman" w:cs="Times New Roman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E41BA2"/>
    <w:rPr>
      <w:rFonts w:ascii="Times New Roman" w:hAnsi="Times New Roman" w:cs="Times New Roman"/>
      <w:noProof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ajorHAnsi" w:eastAsiaTheme="minorHAnsi" w:hAnsiTheme="majorHAnsi" w:cstheme="minorBidi"/>
        <w:sz w:val="24"/>
        <w:szCs w:val="24"/>
        <w:lang w:val="en-US" w:eastAsia="en-US" w:bidi="ar-SA"/>
      </w:rPr>
    </w:rPrDefault>
    <w:pPrDefault>
      <w:pPr>
        <w:spacing w:after="120" w:line="360" w:lineRule="auto"/>
      </w:pPr>
    </w:pPrDefault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Note Level 1" w:semiHidden="0" w:unhideWhenUsed="0"/>
    <w:lsdException w:name="Note Level 2" w:semiHidden="0" w:unhideWhenUsed="0"/>
    <w:lsdException w:name="Note Level 3" w:semiHidden="0" w:unhideWhenUsed="0"/>
    <w:lsdException w:name="Note Level 4" w:semiHidden="0" w:unhideWhenUsed="0"/>
    <w:lsdException w:name="Note Level 5" w:semiHidden="0" w:unhideWhenUsed="0"/>
    <w:lsdException w:name="Note Level 6" w:semiHidden="0" w:unhideWhenUsed="0"/>
    <w:lsdException w:name="Note Level 7" w:semiHidden="0" w:unhideWhenUsed="0"/>
    <w:lsdException w:name="Note Level 8" w:semiHidden="0" w:unhideWhenUsed="0"/>
    <w:lsdException w:name="Note Level 9" w:semiHidden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D47281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Char"/>
    <w:rsid w:val="00E41BA2"/>
    <w:pPr>
      <w:spacing w:after="0"/>
      <w:jc w:val="center"/>
    </w:pPr>
    <w:rPr>
      <w:rFonts w:ascii="Times New Roman" w:hAnsi="Times New Roman" w:cs="Times New Roman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E41BA2"/>
    <w:rPr>
      <w:rFonts w:ascii="Times New Roman" w:hAnsi="Times New Roman" w:cs="Times New Roman"/>
      <w:noProof/>
    </w:rPr>
  </w:style>
  <w:style w:type="paragraph" w:customStyle="1" w:styleId="EndNoteBibliography">
    <w:name w:val="EndNote Bibliography"/>
    <w:basedOn w:val="Normal"/>
    <w:link w:val="EndNoteBibliographyChar"/>
    <w:rsid w:val="00E41BA2"/>
    <w:pPr>
      <w:spacing w:line="240" w:lineRule="auto"/>
    </w:pPr>
    <w:rPr>
      <w:rFonts w:ascii="Times New Roman" w:hAnsi="Times New Roman" w:cs="Times New Roman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E41BA2"/>
    <w:rPr>
      <w:rFonts w:ascii="Times New Roman" w:hAnsi="Times New Roman" w:cs="Times New Roman"/>
      <w:noProof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fontTable" Target="fontTable.xml"/><Relationship Id="rId6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microsoft.com/office/2007/relationships/stylesWithEffects" Target="stylesWithEffects.xml"/></Relationships>
</file>

<file path=word/theme/theme1.xml><?xml version="1.0" encoding="utf-8"?>
<a:theme xmlns:a="http://schemas.openxmlformats.org/drawingml/2006/main" name="Kantoorthema">
  <a:themeElements>
    <a:clrScheme name="Kantoor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Aangepast 2">
      <a:majorFont>
        <a:latin typeface="Times New Roman"/>
        <a:ea typeface=""/>
        <a:cs typeface=""/>
      </a:majorFont>
      <a:minorFont>
        <a:latin typeface="Times New Roman"/>
        <a:ea typeface=""/>
        <a:cs typeface=""/>
      </a:minorFont>
    </a:fontScheme>
    <a:fmtScheme name="Kantoor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xmlns="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1</Pages>
  <Words>374</Words>
  <Characters>2133</Characters>
  <Application>Microsoft Macintosh Word</Application>
  <DocSecurity>0</DocSecurity>
  <Lines>17</Lines>
  <Paragraphs>5</Paragraphs>
  <ScaleCrop>false</ScaleCrop>
  <Company/>
  <LinksUpToDate>false</LinksUpToDate>
  <CharactersWithSpaces>2502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Hanssen, Stijn (Stud. FHML / SCI / Alumni)</dc:creator>
  <cp:keywords/>
  <dc:description/>
  <cp:lastModifiedBy>Fred Brouns</cp:lastModifiedBy>
  <cp:revision>3</cp:revision>
  <dcterms:created xsi:type="dcterms:W3CDTF">2017-11-10T17:31:00Z</dcterms:created>
  <dcterms:modified xsi:type="dcterms:W3CDTF">2017-11-10T18:34:00Z</dcterms:modified>
</cp:coreProperties>
</file>